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 xml:space="preserve">Load </w:t>
      </w:r>
      <w:proofErr w:type="spellStart"/>
      <w:r>
        <w:t>dicom</w:t>
      </w:r>
      <w:proofErr w:type="spellEnd"/>
      <w:r>
        <w:t xml:space="preserve">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 xml:space="preserve">Bottom left shows the ear canal on the </w:t>
      </w:r>
      <w:proofErr w:type="gramStart"/>
      <w:r>
        <w:t>scan ,</w:t>
      </w:r>
      <w:proofErr w:type="gramEnd"/>
      <w:r>
        <w:t xml:space="preserve"> bottom right shows the ear canal</w:t>
      </w:r>
    </w:p>
    <w:p w:rsidR="002A13BC" w:rsidRDefault="002A13BC"/>
    <w:p w:rsidR="002A13BC" w:rsidRDefault="00DE6165">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 xml:space="preserve">Feedback from Dr. James: Features were blurry – </w:t>
      </w:r>
      <w:proofErr w:type="spellStart"/>
      <w:r>
        <w:t>ossicles</w:t>
      </w:r>
      <w:proofErr w:type="spellEnd"/>
      <w:r>
        <w:t xml:space="preserve">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DE6165">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DE6165">
        <w:rPr>
          <w:rFonts w:cs="Arial"/>
        </w:rPr>
        <w:fldChar w:fldCharType="separate"/>
      </w:r>
      <w:r w:rsidR="00BB1BC4" w:rsidRPr="00BB1BC4">
        <w:rPr>
          <w:rFonts w:cs="Arial"/>
          <w:noProof/>
        </w:rPr>
        <w:t>(1)</w:t>
      </w:r>
      <w:r w:rsidR="00DE6165">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r w:rsidR="00F37E13">
        <w:t xml:space="preserve">Motivation for creating 3D models: </w:t>
      </w:r>
    </w:p>
    <w:p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rsidR="004E1268" w:rsidRDefault="004E1268" w:rsidP="004E1268"/>
    <w:p w:rsidR="004E1268" w:rsidRDefault="004E1268" w:rsidP="004E1268">
      <w:r>
        <w:t xml:space="preserve">Creating temporal bone model: </w:t>
      </w:r>
      <w:r w:rsidR="00DE6165">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DE6165">
        <w:fldChar w:fldCharType="separate"/>
      </w:r>
      <w:r w:rsidR="00BB1BC4" w:rsidRPr="00BB1BC4">
        <w:rPr>
          <w:noProof/>
        </w:rPr>
        <w:t>(2)</w:t>
      </w:r>
      <w:r w:rsidR="00DE6165">
        <w:fldChar w:fldCharType="end"/>
      </w:r>
      <w:r w:rsidR="00BB1BC4">
        <w:t xml:space="preserve"> – reference gives the steps I follow to create a model from CT scans</w:t>
      </w:r>
    </w:p>
    <w:p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rsidR="00BB1BC4" w:rsidRDefault="00BB1BC4" w:rsidP="004E1268">
      <w:pPr>
        <w:pStyle w:val="ListParagraph"/>
        <w:numPr>
          <w:ilvl w:val="0"/>
          <w:numId w:val="5"/>
        </w:numPr>
      </w:pPr>
      <w:r>
        <w:t xml:space="preserve">This paper also selected </w:t>
      </w:r>
      <w:proofErr w:type="spellStart"/>
      <w:r>
        <w:t>ossicles</w:t>
      </w:r>
      <w:proofErr w:type="spellEnd"/>
      <w:r>
        <w:t xml:space="preserve"> using manual segmentation (human </w:t>
      </w:r>
      <w:proofErr w:type="spellStart"/>
      <w:r>
        <w:t>judgement</w:t>
      </w:r>
      <w:proofErr w:type="spellEnd"/>
      <w:r>
        <w:t>) because CT scan quality not high enough for automatic segmentation</w:t>
      </w:r>
    </w:p>
    <w:p w:rsidR="00BB1BC4" w:rsidRDefault="001A4BDE" w:rsidP="004E1268">
      <w:pPr>
        <w:pStyle w:val="ListParagraph"/>
        <w:numPr>
          <w:ilvl w:val="0"/>
          <w:numId w:val="5"/>
        </w:numPr>
      </w:pPr>
      <w:r>
        <w:t>Rates the models by commenting on whether certain important structures are visible or not</w:t>
      </w:r>
    </w:p>
    <w:p w:rsidR="00224761" w:rsidRDefault="00DE6165"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w:t>
      </w:r>
      <w:proofErr w:type="spellStart"/>
      <w:r w:rsidR="003B17D2">
        <w:t>likert</w:t>
      </w:r>
      <w:proofErr w:type="spellEnd"/>
      <w:r w:rsidR="003B17D2">
        <w:t xml:space="preserve"> scale on how accurate the models were</w:t>
      </w:r>
      <w:r w:rsidR="002D563B">
        <w:t xml:space="preserve"> to real anatomy</w:t>
      </w:r>
    </w:p>
    <w:p w:rsidR="004A1CA5" w:rsidRDefault="004A1CA5">
      <w:r>
        <w:t>14-Feb-2017:</w:t>
      </w:r>
    </w:p>
    <w:p w:rsidR="004A1CA5" w:rsidRDefault="004A1CA5" w:rsidP="004A1CA5">
      <w:pPr>
        <w:pStyle w:val="ListParagraph"/>
        <w:numPr>
          <w:ilvl w:val="0"/>
          <w:numId w:val="6"/>
        </w:numPr>
      </w:pPr>
      <w:r>
        <w:t xml:space="preserve">Modeling the air space – used mimics at negative threshold value and made a model for the air space surrounding superior region of </w:t>
      </w:r>
      <w:proofErr w:type="spellStart"/>
      <w:r>
        <w:t>malleus</w:t>
      </w:r>
      <w:proofErr w:type="spellEnd"/>
    </w:p>
    <w:p w:rsidR="004A1CA5" w:rsidRDefault="004A1CA5" w:rsidP="004A1CA5">
      <w:pPr>
        <w:pStyle w:val="ListParagraph"/>
        <w:numPr>
          <w:ilvl w:val="0"/>
          <w:numId w:val="6"/>
        </w:numPr>
      </w:pPr>
      <w:r>
        <w:t>Will do the same for  sinus tympani in another model</w:t>
      </w:r>
    </w:p>
    <w:p w:rsidR="004A1CA5" w:rsidRDefault="004A1CA5" w:rsidP="004A1CA5">
      <w:pPr>
        <w:pStyle w:val="ListParagraph"/>
        <w:numPr>
          <w:ilvl w:val="0"/>
          <w:numId w:val="6"/>
        </w:numPr>
      </w:pPr>
      <w:r>
        <w:t xml:space="preserve">Then make a model of just the air space </w:t>
      </w:r>
    </w:p>
    <w:p w:rsidR="004A1CA5" w:rsidRDefault="00DE6165" w:rsidP="004A1CA5">
      <w:r>
        <w:rPr>
          <w:noProof/>
          <w:lang w:val="en-CA" w:eastAsia="en-CA"/>
        </w:rPr>
        <w:lastRenderedPageBreak/>
        <w:pict>
          <v:shape id="_x0000_s1031" type="#_x0000_t32" style="position:absolute;margin-left:117.75pt;margin-top:205.8pt;width:73.45pt;height:117.7pt;flip:x y;z-index:251661312" o:connectortype="straight">
            <v:stroke endarrow="block"/>
          </v:shape>
        </w:pict>
      </w:r>
      <w:r w:rsidR="004A1CA5">
        <w:rPr>
          <w:noProof/>
          <w:lang w:val="en-CA" w:eastAsia="en-CA"/>
        </w:rPr>
        <w:drawing>
          <wp:inline distT="0" distB="0" distL="0" distR="0">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w:t>
      </w:r>
      <w:proofErr w:type="spellStart"/>
      <w:proofErr w:type="gramStart"/>
      <w:r w:rsidR="004A1CA5">
        <w:t>fuschia</w:t>
      </w:r>
      <w:proofErr w:type="spellEnd"/>
      <w:proofErr w:type="gramEnd"/>
      <w:r w:rsidR="004A1CA5">
        <w:t xml:space="preserve"> is a temporal bone mask made into the 3d model</w:t>
      </w:r>
    </w:p>
    <w:p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rsidR="004A1CA5" w:rsidRDefault="00E27DA6" w:rsidP="004A1CA5">
      <w:r>
        <w:rPr>
          <w:noProof/>
          <w:lang w:val="en-CA" w:eastAsia="en-CA"/>
        </w:rPr>
        <w:drawing>
          <wp:inline distT="0" distB="0" distL="0" distR="0">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rsidR="002D1053" w:rsidRDefault="002D1053" w:rsidP="00224761">
      <w:proofErr w:type="gramStart"/>
      <w:r>
        <w:lastRenderedPageBreak/>
        <w:t>many</w:t>
      </w:r>
      <w:proofErr w:type="gramEnd"/>
      <w:r>
        <w:t xml:space="preserve"> </w:t>
      </w:r>
      <w:proofErr w:type="spellStart"/>
      <w:r>
        <w:t>softwares</w:t>
      </w:r>
      <w:proofErr w:type="spellEnd"/>
      <w:r>
        <w:t xml:space="preserve"> were investigated for this method. </w:t>
      </w:r>
    </w:p>
    <w:p w:rsidR="00224761" w:rsidRDefault="002D1053" w:rsidP="00224761">
      <w:proofErr w:type="gramStart"/>
      <w:r>
        <w:t>rejected</w:t>
      </w:r>
      <w:proofErr w:type="gramEnd"/>
      <w:r>
        <w:t xml:space="preserve"> analyze because it didn’t provide a smooth surface </w:t>
      </w:r>
      <w:proofErr w:type="spellStart"/>
      <w:r>
        <w:t>rendereing</w:t>
      </w:r>
      <w:proofErr w:type="spellEnd"/>
    </w:p>
    <w:p w:rsidR="002D1053" w:rsidRDefault="002D1053" w:rsidP="00224761">
      <w:proofErr w:type="gramStart"/>
      <w:r>
        <w:t>therefore</w:t>
      </w:r>
      <w:proofErr w:type="gramEnd"/>
      <w:r>
        <w:t xml:space="preserve"> used fusion 360</w:t>
      </w:r>
    </w:p>
    <w:p w:rsidR="003642F1" w:rsidRDefault="003642F1" w:rsidP="00224761"/>
    <w:p w:rsidR="003642F1" w:rsidRDefault="003642F1" w:rsidP="00224761">
      <w:r>
        <w:t xml:space="preserve">08-Mar-2017: </w:t>
      </w:r>
    </w:p>
    <w:p w:rsidR="003642F1" w:rsidRDefault="003642F1" w:rsidP="00224761">
      <w:proofErr w:type="gramStart"/>
      <w:r>
        <w:t>cropped</w:t>
      </w:r>
      <w:proofErr w:type="gramEnd"/>
      <w:r>
        <w:t xml:space="preserve"> patient 1720 model at this axial section that shows the </w:t>
      </w:r>
      <w:proofErr w:type="spellStart"/>
      <w:r>
        <w:t>antrum</w:t>
      </w:r>
      <w:proofErr w:type="spellEnd"/>
      <w:r>
        <w:t xml:space="preserve"> but not the ear canal: </w:t>
      </w:r>
    </w:p>
    <w:p w:rsidR="003C603C" w:rsidRDefault="003C603C" w:rsidP="00224761"/>
    <w:p w:rsidR="003642F1" w:rsidRDefault="003642F1" w:rsidP="00224761">
      <w:bookmarkStart w:id="0" w:name="_GoBack"/>
      <w:bookmarkEnd w:id="0"/>
      <w:r>
        <w:rPr>
          <w:noProof/>
          <w:lang w:val="en-CA" w:eastAsia="en-CA"/>
        </w:rPr>
        <w:drawing>
          <wp:anchor distT="0" distB="0" distL="114300" distR="114300" simplePos="0" relativeHeight="251662336" behindDoc="0" locked="0" layoutInCell="1" allowOverlap="1">
            <wp:simplePos x="0" y="0"/>
            <wp:positionH relativeFrom="column">
              <wp:align>left</wp:align>
            </wp:positionH>
            <wp:positionV relativeFrom="paragraph">
              <wp:align>top</wp:align>
            </wp:positionV>
            <wp:extent cx="4051935" cy="4108212"/>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51935" cy="4108212"/>
                    </a:xfrm>
                    <a:prstGeom prst="rect">
                      <a:avLst/>
                    </a:prstGeom>
                    <a:noFill/>
                    <a:ln w="9525">
                      <a:noFill/>
                      <a:miter lim="800000"/>
                      <a:headEnd/>
                      <a:tailEnd/>
                    </a:ln>
                  </pic:spPr>
                </pic:pic>
              </a:graphicData>
            </a:graphic>
          </wp:anchor>
        </w:drawing>
      </w:r>
      <w:r w:rsidR="003C603C">
        <w:br w:type="textWrapping" w:clear="all"/>
      </w:r>
    </w:p>
    <w:p w:rsidR="003642F1" w:rsidRDefault="003642F1" w:rsidP="00224761">
      <w:proofErr w:type="gramStart"/>
      <w:r>
        <w:t>want</w:t>
      </w:r>
      <w:proofErr w:type="gramEnd"/>
      <w:r>
        <w:t xml:space="preserve"> to show if current instruments can reach this area in </w:t>
      </w:r>
      <w:proofErr w:type="spellStart"/>
      <w:r>
        <w:t>antrum</w:t>
      </w:r>
      <w:proofErr w:type="spellEnd"/>
      <w:r>
        <w:t xml:space="preserve"> beside semi-circular canal </w:t>
      </w:r>
      <w:r w:rsidR="00B1763B">
        <w:t xml:space="preserve">which usually prevents instruments from reaching up to the edges of the </w:t>
      </w:r>
      <w:proofErr w:type="spellStart"/>
      <w:r w:rsidR="00B1763B">
        <w:t>antrum</w:t>
      </w:r>
      <w:proofErr w:type="spellEnd"/>
      <w:r w:rsidR="00B1763B">
        <w:t xml:space="preserve"> here</w:t>
      </w:r>
    </w:p>
    <w:p w:rsidR="00B1763B" w:rsidRDefault="00B1763B" w:rsidP="00224761">
      <w:r>
        <w:lastRenderedPageBreak/>
        <w:t xml:space="preserve">Mimics: cropped the mask-generated STL so that it is exactly cropped axially: (files = </w:t>
      </w:r>
      <w:r w:rsidRPr="00B1763B">
        <w:t>/Users/</w:t>
      </w:r>
      <w:proofErr w:type="spellStart"/>
      <w:r w:rsidRPr="00B1763B">
        <w:t>arushriswarup</w:t>
      </w:r>
      <w:proofErr w:type="spellEnd"/>
      <w:r w:rsidRPr="00B1763B">
        <w:t>/Documents/</w:t>
      </w:r>
      <w:proofErr w:type="spellStart"/>
      <w:r w:rsidRPr="00B1763B">
        <w:t>GitHub</w:t>
      </w:r>
      <w:proofErr w:type="spellEnd"/>
      <w:r w:rsidRPr="00B1763B">
        <w:t xml:space="preserve">/Graduate-School/3D Models/anatomy </w:t>
      </w:r>
      <w:proofErr w:type="spellStart"/>
      <w:r w:rsidRPr="00B1763B">
        <w:t>stls</w:t>
      </w:r>
      <w:proofErr w:type="spellEnd"/>
      <w:r w:rsidRPr="00B1763B">
        <w:t>/patient1720</w:t>
      </w:r>
      <w:r>
        <w:t>)</w:t>
      </w:r>
      <w:r w:rsidRPr="00B1763B">
        <w:rPr>
          <w:noProof/>
          <w:lang w:val="en-CA" w:eastAsia="en-CA"/>
        </w:rPr>
        <w:drawing>
          <wp:inline distT="0" distB="0" distL="0" distR="0">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54350" cy="2138640"/>
                    </a:xfrm>
                    <a:prstGeom prst="rect">
                      <a:avLst/>
                    </a:prstGeom>
                  </pic:spPr>
                </pic:pic>
              </a:graphicData>
            </a:graphic>
          </wp:inline>
        </w:drawing>
      </w:r>
      <w:r>
        <w:t xml:space="preserve">  </w:t>
      </w:r>
      <w:r w:rsidRPr="00B1763B">
        <w:rPr>
          <w:noProof/>
          <w:lang w:val="en-CA" w:eastAsia="en-CA"/>
        </w:rPr>
        <w:drawing>
          <wp:inline distT="0" distB="0" distL="0" distR="0">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833219" cy="1704169"/>
                    </a:xfrm>
                    <a:prstGeom prst="rect">
                      <a:avLst/>
                    </a:prstGeom>
                  </pic:spPr>
                </pic:pic>
              </a:graphicData>
            </a:graphic>
          </wp:inline>
        </w:drawing>
      </w:r>
    </w:p>
    <w:p w:rsidR="003642F1" w:rsidRDefault="00B1763B" w:rsidP="00224761">
      <w:r>
        <w:t xml:space="preserve">Imported into </w:t>
      </w:r>
      <w:proofErr w:type="spellStart"/>
      <w:r>
        <w:t>magics</w:t>
      </w:r>
      <w:proofErr w:type="spellEnd"/>
      <w:r>
        <w:t xml:space="preserve"> to smooth the edges and crop out the unnecessary noise, while preserving anatomy in ear canal and </w:t>
      </w:r>
      <w:proofErr w:type="spellStart"/>
      <w:r>
        <w:t>antrum’s</w:t>
      </w:r>
      <w:proofErr w:type="spellEnd"/>
      <w:r>
        <w:t xml:space="preserve"> superior edge</w:t>
      </w:r>
    </w:p>
    <w:p w:rsidR="00B1763B" w:rsidRDefault="00B1763B" w:rsidP="00224761">
      <w:r w:rsidRPr="00B1763B">
        <w:rPr>
          <w:noProof/>
          <w:lang w:val="en-CA" w:eastAsia="en-CA"/>
        </w:rPr>
        <w:drawing>
          <wp:inline distT="0" distB="0" distL="0" distR="0">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1737610" cy="1720717"/>
                    </a:xfrm>
                    <a:prstGeom prst="rect">
                      <a:avLst/>
                    </a:prstGeom>
                  </pic:spPr>
                </pic:pic>
              </a:graphicData>
            </a:graphic>
          </wp:inline>
        </w:drawing>
      </w:r>
      <w:r>
        <w:t xml:space="preserve"> </w:t>
      </w:r>
      <w:r w:rsidRPr="00B1763B">
        <w:rPr>
          <w:noProof/>
          <w:lang w:val="en-CA" w:eastAsia="en-CA"/>
        </w:rPr>
        <w:drawing>
          <wp:inline distT="0" distB="0" distL="0" distR="0">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406724" cy="1998175"/>
                    </a:xfrm>
                    <a:prstGeom prst="rect">
                      <a:avLst/>
                    </a:prstGeom>
                  </pic:spPr>
                </pic:pic>
              </a:graphicData>
            </a:graphic>
          </wp:inline>
        </w:drawing>
      </w:r>
      <w:r>
        <w:t xml:space="preserve">   </w:t>
      </w:r>
    </w:p>
    <w:p w:rsidR="00A12C9A" w:rsidRDefault="00A12C9A" w:rsidP="00224761"/>
    <w:p w:rsidR="00A12C9A" w:rsidRDefault="00A12C9A" w:rsidP="00224761">
      <w:proofErr w:type="gramStart"/>
      <w:r>
        <w:t>then</w:t>
      </w:r>
      <w:proofErr w:type="gramEnd"/>
      <w:r>
        <w:t xml:space="preserve"> went on </w:t>
      </w:r>
      <w:proofErr w:type="spellStart"/>
      <w:r>
        <w:t>meshlab</w:t>
      </w:r>
      <w:proofErr w:type="spellEnd"/>
      <w:r>
        <w:t xml:space="preserve"> to reduce the number of faces and smooth so that it can imported into </w:t>
      </w:r>
      <w:proofErr w:type="spellStart"/>
      <w:r>
        <w:t>solidworks</w:t>
      </w:r>
      <w:proofErr w:type="spellEnd"/>
      <w:r>
        <w:t xml:space="preserve"> where it can be easily integrated with the endoscope and instrument.</w:t>
      </w:r>
    </w:p>
    <w:p w:rsidR="003642F1" w:rsidRDefault="00201BF0" w:rsidP="00224761">
      <w:r>
        <w:t xml:space="preserve">Integrated a reduced face version of the anatomy with endoscope and wristed instrument </w:t>
      </w:r>
    </w:p>
    <w:p w:rsidR="00201BF0" w:rsidRDefault="00201BF0" w:rsidP="00224761">
      <w:r>
        <w:t xml:space="preserve">But there are holes in the mastoid and other parts of bone that shouldn’t be there, so use </w:t>
      </w:r>
      <w:proofErr w:type="spellStart"/>
      <w:r>
        <w:t>magics</w:t>
      </w:r>
      <w:proofErr w:type="spellEnd"/>
      <w:r>
        <w:t xml:space="preserve"> to fill out the holes: </w:t>
      </w:r>
    </w:p>
    <w:p w:rsidR="00201BF0" w:rsidRDefault="00201BF0" w:rsidP="00201BF0">
      <w:pPr>
        <w:pStyle w:val="ListParagraph"/>
        <w:numPr>
          <w:ilvl w:val="0"/>
          <w:numId w:val="7"/>
        </w:numPr>
      </w:pPr>
      <w:r>
        <w:t xml:space="preserve">Marking -&gt; mark polygon -&gt; outline the hole </w:t>
      </w:r>
      <w:r w:rsidR="0029694D">
        <w:t xml:space="preserve">-&gt; delete (+fn on </w:t>
      </w:r>
      <w:proofErr w:type="spellStart"/>
      <w:r w:rsidR="0029694D">
        <w:t>mac</w:t>
      </w:r>
      <w:proofErr w:type="spellEnd"/>
      <w:r w:rsidR="0029694D">
        <w:t>)</w:t>
      </w:r>
    </w:p>
    <w:p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rsidR="00201BF0" w:rsidRDefault="00201BF0" w:rsidP="00201BF0">
      <w:pPr>
        <w:pStyle w:val="ListParagraph"/>
        <w:numPr>
          <w:ilvl w:val="0"/>
          <w:numId w:val="7"/>
        </w:numPr>
      </w:pPr>
      <w:r>
        <w:t>Diagnostics/normal -&gt; fix and update</w:t>
      </w:r>
    </w:p>
    <w:p w:rsidR="00201BF0" w:rsidRDefault="00201BF0" w:rsidP="00201BF0">
      <w:pPr>
        <w:pStyle w:val="ListParagraph"/>
        <w:numPr>
          <w:ilvl w:val="0"/>
          <w:numId w:val="7"/>
        </w:numPr>
      </w:pPr>
      <w:r>
        <w:t>Marking -&gt; mark polygon -&gt; Refine and smooth until it looks good</w:t>
      </w:r>
    </w:p>
    <w:p w:rsidR="00F64F58" w:rsidRDefault="00F64F58" w:rsidP="00F64F58">
      <w:r>
        <w:lastRenderedPageBreak/>
        <w:t>Mar/Apr 2017</w:t>
      </w:r>
    </w:p>
    <w:p w:rsidR="00F64F58" w:rsidRDefault="00F64F58" w:rsidP="00F64F58">
      <w:r>
        <w:t xml:space="preserve">Created virtual model with endoscope, </w:t>
      </w:r>
      <w:proofErr w:type="spellStart"/>
      <w:r>
        <w:t>panetti</w:t>
      </w:r>
      <w:proofErr w:type="spellEnd"/>
      <w:r>
        <w:t>, new tool and cropped patient anatomy</w:t>
      </w:r>
    </w:p>
    <w:p w:rsidR="00F64F58" w:rsidRDefault="00F64F58" w:rsidP="00F64F58">
      <w:r>
        <w:t xml:space="preserve">Want to show </w:t>
      </w:r>
      <w:proofErr w:type="spellStart"/>
      <w:r>
        <w:t>nitinol</w:t>
      </w:r>
      <w:proofErr w:type="spellEnd"/>
      <w:r>
        <w:t xml:space="preserve"> double modified joint bending so followed tutorial: </w:t>
      </w:r>
      <w:hyperlink r:id="rId25" w:history="1">
        <w:r w:rsidRPr="00AE63EB">
          <w:rPr>
            <w:rStyle w:val="Hyperlink"/>
          </w:rPr>
          <w:t>https://www.youtube.com/watch?v=WyaPSE1u6kg</w:t>
        </w:r>
      </w:hyperlink>
      <w:r>
        <w:t xml:space="preserve"> </w:t>
      </w:r>
    </w:p>
    <w:p w:rsidR="00F64F58" w:rsidRDefault="00F64F58" w:rsidP="00F64F58">
      <w:pPr>
        <w:pStyle w:val="ListParagraph"/>
        <w:numPr>
          <w:ilvl w:val="0"/>
          <w:numId w:val="6"/>
        </w:numPr>
      </w:pPr>
    </w:p>
    <w:p w:rsidR="00201BF0" w:rsidRDefault="00027CF6" w:rsidP="00224761">
      <w:r>
        <w:t>20-Jun-2017</w:t>
      </w:r>
    </w:p>
    <w:p w:rsidR="00027CF6" w:rsidRDefault="00027CF6" w:rsidP="00224761">
      <w:r>
        <w:t xml:space="preserve">Rendering 3D temporal bone model of multiple </w:t>
      </w:r>
      <w:proofErr w:type="gramStart"/>
      <w:r>
        <w:t>patient</w:t>
      </w:r>
      <w:proofErr w:type="gramEnd"/>
      <w:r>
        <w:t xml:space="preserve"> CT scans to calculate the curvature of tool to reach a target point inside the middle ear</w:t>
      </w:r>
    </w:p>
    <w:p w:rsidR="00027CF6" w:rsidRDefault="00027CF6" w:rsidP="00224761">
      <w:r>
        <w:t xml:space="preserve">Mimics projects saved at: </w:t>
      </w:r>
      <w:r w:rsidRPr="00027CF6">
        <w:t xml:space="preserve">C:\Users\arushri </w:t>
      </w:r>
      <w:proofErr w:type="spellStart"/>
      <w:r w:rsidRPr="00027CF6">
        <w:t>swarup</w:t>
      </w:r>
      <w:proofErr w:type="spellEnd"/>
      <w:r w:rsidRPr="00027CF6">
        <w:t>\Documen</w:t>
      </w:r>
      <w:r>
        <w:t xml:space="preserve">ts\3D models\CT </w:t>
      </w:r>
      <w:proofErr w:type="spellStart"/>
      <w:r>
        <w:t>scans_May</w:t>
      </w:r>
      <w:proofErr w:type="spellEnd"/>
      <w:r>
        <w:t xml:space="preserve"> 2017\A</w:t>
      </w:r>
    </w:p>
    <w:p w:rsidR="00027CF6" w:rsidRDefault="00027CF6" w:rsidP="00224761">
      <w:r>
        <w:t>Folders from A-K for different patient CT scans</w:t>
      </w:r>
    </w:p>
    <w:p w:rsidR="00027CF6" w:rsidRDefault="00027CF6" w:rsidP="00224761">
      <w:r>
        <w:t xml:space="preserve">Mimics </w:t>
      </w:r>
      <w:r w:rsidRPr="00027CF6">
        <w:rPr>
          <w:b/>
        </w:rPr>
        <w:t>volume rendering</w:t>
      </w:r>
      <w:r>
        <w:t xml:space="preserve">: </w:t>
      </w:r>
    </w:p>
    <w:p w:rsidR="00027CF6" w:rsidRDefault="00027CF6" w:rsidP="00224761">
      <w:r>
        <w:rPr>
          <w:noProof/>
          <w:lang w:val="en-CA" w:eastAsia="en-CA"/>
        </w:rPr>
        <w:drawing>
          <wp:inline distT="0" distB="0" distL="0" distR="0">
            <wp:extent cx="5943600" cy="3125223"/>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3125223"/>
                    </a:xfrm>
                    <a:prstGeom prst="rect">
                      <a:avLst/>
                    </a:prstGeom>
                    <a:noFill/>
                    <a:ln w="9525">
                      <a:noFill/>
                      <a:miter lim="800000"/>
                      <a:headEnd/>
                      <a:tailEnd/>
                    </a:ln>
                  </pic:spPr>
                </pic:pic>
              </a:graphicData>
            </a:graphic>
          </wp:inline>
        </w:drawing>
      </w:r>
    </w:p>
    <w:p w:rsidR="00027CF6" w:rsidRDefault="00027CF6" w:rsidP="00224761"/>
    <w:p w:rsidR="00027CF6" w:rsidRDefault="00745C1D" w:rsidP="00224761">
      <w:r>
        <w:t>3-Matic</w:t>
      </w:r>
    </w:p>
    <w:p w:rsidR="00745C1D" w:rsidRDefault="00745C1D" w:rsidP="00224761"/>
    <w:p w:rsidR="003642F1" w:rsidRDefault="00745C1D" w:rsidP="00224761">
      <w:r>
        <w:rPr>
          <w:noProof/>
          <w:lang w:val="en-CA" w:eastAsia="en-CA"/>
        </w:rPr>
        <w:lastRenderedPageBreak/>
        <w:drawing>
          <wp:inline distT="0" distB="0" distL="0" distR="0">
            <wp:extent cx="5943600" cy="4019579"/>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943600" cy="4019579"/>
                    </a:xfrm>
                    <a:prstGeom prst="rect">
                      <a:avLst/>
                    </a:prstGeom>
                    <a:noFill/>
                    <a:ln w="9525">
                      <a:noFill/>
                      <a:miter lim="800000"/>
                      <a:headEnd/>
                      <a:tailEnd/>
                    </a:ln>
                  </pic:spPr>
                </pic:pic>
              </a:graphicData>
            </a:graphic>
          </wp:inline>
        </w:drawing>
      </w:r>
    </w:p>
    <w:p w:rsidR="003642F1" w:rsidRDefault="00745C1D" w:rsidP="00745C1D">
      <w:pPr>
        <w:pStyle w:val="ListParagraph"/>
        <w:numPr>
          <w:ilvl w:val="0"/>
          <w:numId w:val="8"/>
        </w:numPr>
      </w:pPr>
      <w:r>
        <w:t xml:space="preserve">Right click on Standard Section-Z and under the properties menu -&gt; position -&gt; can change position </w:t>
      </w:r>
    </w:p>
    <w:p w:rsidR="003642F1" w:rsidRDefault="003642F1" w:rsidP="00224761"/>
    <w:p w:rsidR="00954C56" w:rsidRDefault="00954C56">
      <w:r>
        <w:t>21-Jun-2017</w:t>
      </w:r>
    </w:p>
    <w:p w:rsidR="00BD05AC" w:rsidRDefault="00BD05AC" w:rsidP="00BD05AC">
      <w:pPr>
        <w:pStyle w:val="ListParagraph"/>
        <w:numPr>
          <w:ilvl w:val="0"/>
          <w:numId w:val="8"/>
        </w:numPr>
      </w:pPr>
      <w:hyperlink r:id="rId28" w:history="1">
        <w:r w:rsidRPr="00431B24">
          <w:rPr>
            <w:rStyle w:val="Hyperlink"/>
          </w:rPr>
          <w:t>https://radiopaedia.org/articles/scutum</w:t>
        </w:r>
      </w:hyperlink>
      <w:r>
        <w:t xml:space="preserve"> - remove </w:t>
      </w:r>
      <w:proofErr w:type="spellStart"/>
      <w:r>
        <w:t>scutum</w:t>
      </w:r>
      <w:proofErr w:type="spellEnd"/>
      <w:r>
        <w:t xml:space="preserve"> (highlighted green on CT scans)</w:t>
      </w:r>
    </w:p>
    <w:p w:rsidR="009B05B0" w:rsidRDefault="00954C56">
      <w:r>
        <w:t xml:space="preserve">Mimics: </w:t>
      </w:r>
    </w:p>
    <w:p w:rsidR="0045003B" w:rsidRDefault="00954C56" w:rsidP="009B05B0">
      <w:pPr>
        <w:pStyle w:val="ListParagraph"/>
        <w:numPr>
          <w:ilvl w:val="0"/>
          <w:numId w:val="8"/>
        </w:numPr>
      </w:pPr>
      <w:r>
        <w:t xml:space="preserve">load CT scan -&gt; threshold for bone -&gt; crop the mask -&gt; erode (1 pixel, 8-connectivity) -&gt; dilate (1 pixel, 8-connectivity), ensure the correct mask </w:t>
      </w:r>
      <w:proofErr w:type="spellStart"/>
      <w:r>
        <w:t>colour</w:t>
      </w:r>
      <w:proofErr w:type="spellEnd"/>
      <w:r>
        <w:t xml:space="preserve"> is selected as the source</w:t>
      </w:r>
    </w:p>
    <w:p w:rsidR="009B05B0" w:rsidRDefault="009B05B0" w:rsidP="009B05B0">
      <w:pPr>
        <w:pStyle w:val="ListParagraph"/>
        <w:numPr>
          <w:ilvl w:val="0"/>
          <w:numId w:val="8"/>
        </w:numPr>
      </w:pPr>
      <w:r>
        <w:t xml:space="preserve">split the </w:t>
      </w:r>
      <w:proofErr w:type="spellStart"/>
      <w:r>
        <w:t>ossicles</w:t>
      </w:r>
      <w:proofErr w:type="spellEnd"/>
      <w:r>
        <w:t xml:space="preserve"> from the temporal bone model</w:t>
      </w:r>
    </w:p>
    <w:p w:rsidR="009B05B0" w:rsidRDefault="009B05B0" w:rsidP="009B05B0">
      <w:pPr>
        <w:pStyle w:val="ListParagraph"/>
        <w:numPr>
          <w:ilvl w:val="1"/>
          <w:numId w:val="8"/>
        </w:numPr>
      </w:pPr>
      <w:r>
        <w:t>duplicate mask</w:t>
      </w:r>
    </w:p>
    <w:p w:rsidR="009B05B0" w:rsidRDefault="009B05B0" w:rsidP="009B05B0">
      <w:pPr>
        <w:pStyle w:val="ListParagraph"/>
        <w:numPr>
          <w:ilvl w:val="1"/>
          <w:numId w:val="8"/>
        </w:numPr>
      </w:pPr>
      <w:r>
        <w:t xml:space="preserve">split mask feature </w:t>
      </w:r>
    </w:p>
    <w:p w:rsidR="009B05B0" w:rsidRDefault="009B05B0" w:rsidP="009B05B0">
      <w:pPr>
        <w:pStyle w:val="ListParagraph"/>
        <w:numPr>
          <w:ilvl w:val="1"/>
          <w:numId w:val="8"/>
        </w:numPr>
      </w:pPr>
      <w:r>
        <w:t xml:space="preserve">find the </w:t>
      </w:r>
      <w:proofErr w:type="spellStart"/>
      <w:r>
        <w:t>ossicles</w:t>
      </w:r>
      <w:proofErr w:type="spellEnd"/>
      <w:r>
        <w:t xml:space="preserve"> on the CT scan</w:t>
      </w:r>
    </w:p>
    <w:p w:rsidR="009B05B0" w:rsidRDefault="009B05B0" w:rsidP="009B05B0">
      <w:pPr>
        <w:pStyle w:val="ListParagraph"/>
        <w:numPr>
          <w:ilvl w:val="1"/>
          <w:numId w:val="8"/>
        </w:numPr>
      </w:pPr>
      <w:r>
        <w:t>paint over with split mask paintbrush</w:t>
      </w:r>
    </w:p>
    <w:p w:rsidR="009B05B0" w:rsidRDefault="009B05B0"/>
    <w:p w:rsidR="0045003B" w:rsidRDefault="0045003B">
      <w:r>
        <w:t xml:space="preserve">3-Matic: </w:t>
      </w:r>
    </w:p>
    <w:p w:rsidR="0045003B" w:rsidRDefault="0045003B" w:rsidP="008D5758">
      <w:pPr>
        <w:pStyle w:val="ListParagraph"/>
        <w:numPr>
          <w:ilvl w:val="0"/>
          <w:numId w:val="9"/>
        </w:numPr>
      </w:pPr>
      <w:r>
        <w:lastRenderedPageBreak/>
        <w:t>Export Mimics project to 3-Matic</w:t>
      </w:r>
    </w:p>
    <w:p w:rsidR="00872853" w:rsidRDefault="00913594" w:rsidP="00872853">
      <w:pPr>
        <w:pStyle w:val="ListParagraph"/>
        <w:numPr>
          <w:ilvl w:val="0"/>
          <w:numId w:val="9"/>
        </w:numPr>
      </w:pPr>
      <w:r>
        <w:t xml:space="preserve">To fix/smooth the model: </w:t>
      </w:r>
      <w:r w:rsidR="008A7E76">
        <w:t xml:space="preserve">Duplicate model -&gt; fix - </w:t>
      </w:r>
      <w:r w:rsidR="008D5758">
        <w:t>Wrap – set parameters: gap closing distance = 0.25, smallest detail = 0.25</w:t>
      </w:r>
      <w:r w:rsidR="008A7E76">
        <w:t xml:space="preserve"> -&gt; fix wizard</w:t>
      </w:r>
    </w:p>
    <w:p w:rsidR="001124BC" w:rsidRDefault="001124BC" w:rsidP="00872853">
      <w:pPr>
        <w:pStyle w:val="ListParagraph"/>
        <w:numPr>
          <w:ilvl w:val="0"/>
          <w:numId w:val="9"/>
        </w:numPr>
      </w:pPr>
      <w:r>
        <w:t xml:space="preserve">Section the model to identify the target points to be reached by the </w:t>
      </w:r>
      <w:r w:rsidR="00FC7A06">
        <w:t xml:space="preserve">bendable </w:t>
      </w:r>
      <w:r>
        <w:t>tool</w:t>
      </w:r>
    </w:p>
    <w:p w:rsidR="00913594" w:rsidRDefault="00913594" w:rsidP="00872853">
      <w:pPr>
        <w:pStyle w:val="ListParagraph"/>
        <w:numPr>
          <w:ilvl w:val="0"/>
          <w:numId w:val="9"/>
        </w:numPr>
      </w:pPr>
      <w:r>
        <w:t>Used the following pictures to</w:t>
      </w:r>
      <w:r w:rsidR="00E23909">
        <w:t xml:space="preserve"> identify targets in 3D models, then use </w:t>
      </w:r>
      <w:proofErr w:type="spellStart"/>
      <w:r w:rsidR="00E23909">
        <w:t>solidworks</w:t>
      </w:r>
      <w:proofErr w:type="spellEnd"/>
      <w:r w:rsidR="00E23909">
        <w:t xml:space="preserve"> to draw curves to reach points and identify the curves I want to manufacture </w:t>
      </w:r>
    </w:p>
    <w:p w:rsidR="00913594" w:rsidRDefault="00913594" w:rsidP="00913594">
      <w:pPr>
        <w:pStyle w:val="ListParagraph"/>
      </w:pPr>
    </w:p>
    <w:p w:rsidR="00913594" w:rsidRDefault="00913594" w:rsidP="00913594">
      <w:pPr>
        <w:pStyle w:val="ListParagraph"/>
      </w:pPr>
      <w:r>
        <w:rPr>
          <w:noProof/>
          <w:lang w:val="en-CA" w:eastAsia="en-CA"/>
        </w:rPr>
        <w:drawing>
          <wp:inline distT="0" distB="0" distL="0" distR="0">
            <wp:extent cx="5943600" cy="3043555"/>
            <wp:effectExtent l="19050" t="0" r="0" b="0"/>
            <wp:docPr id="22" name="Picture 1" descr="C:\Users\arushri swarup\Documents\3D models\CT scans_May 2017\A\Target A_3D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3D models\CT scans_May 2017\A\Target A_3D model.PNG"/>
                    <pic:cNvPicPr>
                      <a:picLocks noChangeAspect="1" noChangeArrowheads="1"/>
                    </pic:cNvPicPr>
                  </pic:nvPicPr>
                  <pic:blipFill>
                    <a:blip r:embed="rId29" cstate="print"/>
                    <a:srcRect/>
                    <a:stretch>
                      <a:fillRect/>
                    </a:stretch>
                  </pic:blipFill>
                  <pic:spPr bwMode="auto">
                    <a:xfrm>
                      <a:off x="0" y="0"/>
                      <a:ext cx="5943600" cy="3043555"/>
                    </a:xfrm>
                    <a:prstGeom prst="rect">
                      <a:avLst/>
                    </a:prstGeom>
                    <a:noFill/>
                    <a:ln w="9525">
                      <a:noFill/>
                      <a:miter lim="800000"/>
                      <a:headEnd/>
                      <a:tailEnd/>
                    </a:ln>
                  </pic:spPr>
                </pic:pic>
              </a:graphicData>
            </a:graphic>
          </wp:inline>
        </w:drawing>
      </w:r>
    </w:p>
    <w:p w:rsidR="00913594" w:rsidRDefault="00913594">
      <w:r>
        <w:t>Model: A</w:t>
      </w:r>
    </w:p>
    <w:p w:rsidR="00E23909" w:rsidRDefault="00913594">
      <w:r>
        <w:t>Target A: Sinus Tympani – want to reach the areas in the CT scan marked by blue pen</w:t>
      </w:r>
    </w:p>
    <w:p w:rsidR="00954C56" w:rsidRDefault="00E23909" w:rsidP="00E23909">
      <w:pPr>
        <w:pStyle w:val="ListParagraph"/>
        <w:numPr>
          <w:ilvl w:val="0"/>
          <w:numId w:val="10"/>
        </w:numPr>
      </w:pPr>
      <w:r>
        <w:t>Axial view, at position -17.4929mm</w:t>
      </w:r>
      <w:r w:rsidR="00954C56">
        <w:br w:type="page"/>
      </w:r>
      <w:r w:rsidR="00913594">
        <w:lastRenderedPageBreak/>
        <w:t xml:space="preserve"> </w:t>
      </w:r>
    </w:p>
    <w:p w:rsidR="00224761" w:rsidRPr="00224761" w:rsidRDefault="00DE6165">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rsidR="00224761" w:rsidRDefault="00DE6165"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F426FF2"/>
    <w:multiLevelType w:val="hybridMultilevel"/>
    <w:tmpl w:val="7E7253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354DF1"/>
    <w:multiLevelType w:val="hybridMultilevel"/>
    <w:tmpl w:val="C1C085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8">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86307D"/>
    <w:multiLevelType w:val="hybridMultilevel"/>
    <w:tmpl w:val="AC361C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1"/>
  </w:num>
  <w:num w:numId="5">
    <w:abstractNumId w:val="5"/>
  </w:num>
  <w:num w:numId="6">
    <w:abstractNumId w:val="4"/>
  </w:num>
  <w:num w:numId="7">
    <w:abstractNumId w:val="7"/>
  </w:num>
  <w:num w:numId="8">
    <w:abstractNumId w:val="3"/>
  </w:num>
  <w:num w:numId="9">
    <w:abstractNumId w:val="9"/>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8F223C"/>
    <w:rsid w:val="00027CF6"/>
    <w:rsid w:val="000D3AE8"/>
    <w:rsid w:val="001124BC"/>
    <w:rsid w:val="00146495"/>
    <w:rsid w:val="001673D3"/>
    <w:rsid w:val="0018481F"/>
    <w:rsid w:val="001A4BDE"/>
    <w:rsid w:val="001C0138"/>
    <w:rsid w:val="00201BF0"/>
    <w:rsid w:val="00224761"/>
    <w:rsid w:val="0029694D"/>
    <w:rsid w:val="002A13BC"/>
    <w:rsid w:val="002D1053"/>
    <w:rsid w:val="002D563B"/>
    <w:rsid w:val="003642F1"/>
    <w:rsid w:val="003B17D2"/>
    <w:rsid w:val="003C603C"/>
    <w:rsid w:val="0045003B"/>
    <w:rsid w:val="004772C7"/>
    <w:rsid w:val="004A1CA5"/>
    <w:rsid w:val="004E1268"/>
    <w:rsid w:val="005471F3"/>
    <w:rsid w:val="005559B9"/>
    <w:rsid w:val="005629C8"/>
    <w:rsid w:val="00566064"/>
    <w:rsid w:val="00644759"/>
    <w:rsid w:val="00652C3A"/>
    <w:rsid w:val="00667AD4"/>
    <w:rsid w:val="00745C1D"/>
    <w:rsid w:val="007A7830"/>
    <w:rsid w:val="00872853"/>
    <w:rsid w:val="008A7E76"/>
    <w:rsid w:val="008D412F"/>
    <w:rsid w:val="008D5758"/>
    <w:rsid w:val="008F223C"/>
    <w:rsid w:val="0090051E"/>
    <w:rsid w:val="00905AD2"/>
    <w:rsid w:val="00913594"/>
    <w:rsid w:val="009337A2"/>
    <w:rsid w:val="00954C56"/>
    <w:rsid w:val="009B05B0"/>
    <w:rsid w:val="00A12C9A"/>
    <w:rsid w:val="00B1763B"/>
    <w:rsid w:val="00B3000B"/>
    <w:rsid w:val="00B33AB4"/>
    <w:rsid w:val="00BB1BC4"/>
    <w:rsid w:val="00BD05AC"/>
    <w:rsid w:val="00BE59C8"/>
    <w:rsid w:val="00BE68FB"/>
    <w:rsid w:val="00BF452E"/>
    <w:rsid w:val="00CB4A49"/>
    <w:rsid w:val="00CC70E0"/>
    <w:rsid w:val="00CD2B89"/>
    <w:rsid w:val="00CE7E4E"/>
    <w:rsid w:val="00DC6C0C"/>
    <w:rsid w:val="00DE6165"/>
    <w:rsid w:val="00E23909"/>
    <w:rsid w:val="00E27DA6"/>
    <w:rsid w:val="00E420E0"/>
    <w:rsid w:val="00F01053"/>
    <w:rsid w:val="00F37E13"/>
    <w:rsid w:val="00F64F58"/>
    <w:rsid w:val="00FC7A0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5" type="connector" idref="#_x0000_s1027"/>
        <o:r id="V:Rule6" type="connector" idref="#_x0000_s1030"/>
        <o:r id="V:Rule7" type="connector" idref="#_x0000_s1026"/>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hyperlink" Target="https://www.youtube.com/watch?v=WyaPSE1u6kg"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hyperlink" Target="https://radiopaedia.org/articles/scutum"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FDF79-8717-4A8C-8776-F4335F668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0</TotalTime>
  <Pages>16</Pages>
  <Words>2236</Words>
  <Characters>1275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33</cp:revision>
  <dcterms:created xsi:type="dcterms:W3CDTF">2016-11-22T21:53:00Z</dcterms:created>
  <dcterms:modified xsi:type="dcterms:W3CDTF">2017-06-2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